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26075" w:rsidRPr="0051313D" w:rsidRDefault="00E26075" w:rsidP="00E26075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able S2: Primer and probe sequences,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dbSNP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ccession numbers and accession number and E-value for best BLAST alignments for 96 SNPs developed from RAD data</w:t>
      </w:r>
      <w:r w:rsidR="00D348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AD96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If no e-value </w:t>
      </w:r>
      <w:r w:rsidRPr="00352EFC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&lt;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0</w:t>
      </w:r>
      <w:r w:rsidRPr="0051313D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-4</w:t>
      </w:r>
      <w:r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was found, the BLAST results are indicated as none.</w:t>
      </w:r>
    </w:p>
    <w:tbl>
      <w:tblPr>
        <w:tblW w:w="13083" w:type="dxa"/>
        <w:tblInd w:w="93" w:type="dxa"/>
        <w:tblLook w:val="04A0" w:firstRow="1" w:lastRow="0" w:firstColumn="1" w:lastColumn="0" w:noHBand="0" w:noVBand="1"/>
      </w:tblPr>
      <w:tblGrid>
        <w:gridCol w:w="1365"/>
        <w:gridCol w:w="4421"/>
        <w:gridCol w:w="439"/>
        <w:gridCol w:w="872"/>
        <w:gridCol w:w="2996"/>
        <w:gridCol w:w="1077"/>
        <w:gridCol w:w="1913"/>
      </w:tblGrid>
      <w:tr w:rsidR="00E26075" w:rsidRPr="00CB61FF" w:rsidTr="00150C77">
        <w:trPr>
          <w:trHeight w:val="300"/>
          <w:tblHeader/>
        </w:trPr>
        <w:tc>
          <w:tcPr>
            <w:tcW w:w="13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Assay Name</w:t>
            </w:r>
          </w:p>
        </w:tc>
        <w:tc>
          <w:tcPr>
            <w:tcW w:w="5732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rimers (5'-3')</w:t>
            </w:r>
          </w:p>
        </w:tc>
        <w:tc>
          <w:tcPr>
            <w:tcW w:w="29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robes (5'-3')</w:t>
            </w: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proofErr w:type="spellStart"/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dbSNP</w:t>
            </w:r>
            <w:proofErr w:type="spellEnd"/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No.</w:t>
            </w:r>
          </w:p>
        </w:tc>
        <w:tc>
          <w:tcPr>
            <w:tcW w:w="19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BLAST acc. No., e-value</w:t>
            </w:r>
          </w:p>
        </w:tc>
      </w:tr>
      <w:tr w:rsidR="00E26075" w:rsidRPr="00CB61FF" w:rsidTr="00150C77">
        <w:trPr>
          <w:trHeight w:val="29"/>
          <w:tblHeader/>
        </w:trPr>
        <w:tc>
          <w:tcPr>
            <w:tcW w:w="136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44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4307" w:type="dxa"/>
            <w:gridSpan w:val="3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0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  <w:tc>
          <w:tcPr>
            <w:tcW w:w="19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36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TCACACGTGTTCACAATGTTAA R:TAGTGCATATTTTAGTGACTCTTTTG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CCTGCGGTGAGAAA FAM:AAACCTGCGATGAGA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542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GTACACTGAGAATATCATG R:TTGAGACCTGCAAAAGACACT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GGCCTGCTAGGTGA FAM:TGGCCTGCTGGGTG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61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TTAACTGTTGCCTCCATGCTACA R:CCAGCCCAACTTTTCATGAAAAAA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TTCTACAATGACTCTTTC FAM:TCTACAATGCCTCTT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14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ATCCAATGAGGAATGAT R:GGTGAATGGAATATGAATGACAATCATC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CTTTTCACGCATACCA FAM:ACCTTTTCACACATACC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7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GCATCAGAGTCAACACATTTT R:CGTCTGTTGGTTTCACTTCTTGA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AGTGGCAAGAGC FAM:CTACAGTGACAAGAG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99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AACGGGAGACCCATGAG R:ATAAAGACAGTTTGTTACTTAGAAATATTAATGT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GGAGCGAAACCAA FAM:AGGGAGCAAAACC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2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85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AATCTTCAGATATTCAACTAATTTC R:AGTCAAGCAGCACACAATG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TGAAAATGCACAATCCAAT FAM:AAAATGCACGATCCA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2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7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GAGTGAGAGCTGAAGGT R:GCAAAGGAAAGGCTACCGTT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CTTACACATGAGAACGT FAM:CACTTACACATGTGAAC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2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4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AACCAGCTATTTTGCACTTGAAA R:TCATAAACACTGGTCCACTG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TCCAGGTTAAAATATG FAM:TCCAGGATAAAATA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2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61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GTGTATCACATGAGGGAGGATGA R:GAGCTTGTTGTCATTGCAGGAA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TGTAACACAAAGCATT FAM:CCTGTAACACACAGCA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2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96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ATGTAGTGACAGTCATG R:TTTGCCTGGTATAGACTTTCTTTTCT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GCTGTGACACACCCGTA FAM:CGCTGTGACACCCCCGT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2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28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AAGTGTAAGTATTTACCAAGATGTATGTCA R:GGTGGTTGTGTTTTACTGACTGGT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GCCCTGCTGGCTT FAM:CTCTGCCCTTCTGGC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50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TCGCAGCTGCTGCCT R:TTAGACACAAATGCACTATACACACT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ACCTCCCAGAGTAAG FAM:TGACCTCCCTGAGTA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60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CAGGTGGATTTTGCAGTATCTT R:CCAGACTGTAGCCTACCCATC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ACAAAGTTCCATATTGAG FAM:ACAAAGTTCCGTATTG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51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ACAGGGTGATGTTTGACAGGAT R:CCTACTCCGGGCTTTGAA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GTAGCTCTCTTACCCAAT FAM:CTGTAGCTCTCTTTCCCA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40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GTTGAATATATGTTCTCTCGCTTTGT R:ATGTCAGATTCCAAAAAGGCTTT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ACGATGCTTTTAGCTG FAM:AACGATGCTATTAGC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25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TTGTGAGGCTACAGACCAA R:GCTGTTGCCAGAGAATTGAATG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TAAGCCCTTTTAGAGAAT FAM:AGCCCTTTCAGAGA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09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CAGTATGCCTGCCATAATATCTA R:AAACATGACTGGCACTTAGTGA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TCTATATGTAATTCTATAATTC FAM:CTATATGTAATCCTATAAT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997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CCTTGCTGATCAAACATTGCTATCT R:GAAATTGTGTCTTCTGCAGTAATTACAGTA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AACGATCTGCTATCCAT FAM:CGATCTGCAATCC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975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TTGTCCTACAGGAAAATG R:TTTTTACTTTTAAATTTTACTATTAAATTGTAGGTTCC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TGTGGGACTTATTTGTA FAM:CTTGTGGGACTTTTTTGT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Ots_RAD9704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TCTGATTCAACACCTGTTGTCCAT R:TGAGAATGAGCATGCATGGTTAA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GACTGTGAAAGCC FAM:CAGACTGTAAAAG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953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GGAATTGAACACACAACCTTAGCA R:CTGCTATCTTGCTTTCAGGTC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TTGATAAGAGGCTGGCAC FAM:AGTTGATAAGAGACTGGC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903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AAAGACTAATTCTGGTTCTGGA R:GTTAGTGCTGGGCTGGAG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GCACACACTGTAG FAM:CTGCACACCCTGT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9VH78.1, 9.00E-13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856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CACAGGGCACGTCAA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          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:TGGAGCTGGCACTTTG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AGACGCATAATCTC FAM:ACGCGTAATC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844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AGGCCATCATTGTAAATAAGAATTCG R:CATGCGATTATACACATTTTGCAGTTA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TTAAATAAAGGTTAAATAAAAA FAM:AGTTAAATAAAGGTTAAATTAA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8354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CCGTAAGCCATCTGGTAAACTTTT R:GGTTGAACCCTATCTCTCTGCAA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CTACACTCTAAGAAAAA FAM:CTACACTCTTAGAAA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769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GCGTTGATGGGATCCA R:CACTATACAGGAAATAGGGTGCCA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ATATACATTGTTTCCC FAM:CATATACATAGTTTC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716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AGATTCCTGTGGGACTTT R:GGGAGATGACATTCTAATGAGAGG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GTTCCTGTTCGTACCCG FAM:TGTTCCTGTTCATACCC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714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TTCAAGTTCAGTGAGCTTTGGA R:TGGAGAGAGAGGAGATTAGCTTT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CAGTGTAAAATTGATATTT FAM:CAGTGTAAAATGGATAT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58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AGACTGTGTATTATCAGATCTTAATGTATACTG R:AATCAAGCAATAACAAATAACACCTTTG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ACAAGGAAAGGTGTATG FAM:CACAAGGAAAGATGTA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80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AGAGCGTAATCAGCCAAGTAAA R:TGTATAGCCTGTTATTGTACAGCTACT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CCAATTTAGGTGTTTATTAG FAM:CAATTTAGGTGCTTATT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1441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083BFB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CCACGCGCCTCTTCAG</w:t>
            </w:r>
            <w:r w:rsidR="00150C77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       </w:t>
            </w:r>
          </w:p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:CAAGCAGCAGCTCCATTC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GGGCTATGCTTG FAM:CGGGCTGTGCT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04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GCAAACTGGCTCAAATTAAGAT R:GCTTTCCCTGTTTGATGGTTC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ACCTGAATCTATGCCC FAM:CCTGAATGTATGC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12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CACATTTGTATTGGGCTCAA R:CTGAGAGCCAGAAAGCCTG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CCTCTCATATGTTGCC FAM:CCTCTCATGTGTTG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654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ACACTGGAGTGGATTGGAAATGT R:ACTGAGAGGCTGAACTTGTTCTT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TGTATTCTGTGTTTCCAG FAM:CTTGTATTCTGTGTCTCC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231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F:GGGCCACACATGCTCCATA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      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:GCCCAGCGGTGTGTG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CCCCATGTCAGAAC FAM:CCCCCATGCCAGA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197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GACAATAAAGTTTGCATTG R:GACAAGGTTGAGGTGAGGAAT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TGCAATGTTGGATTGTA FAM:ATTGCAATGTTTGATTGT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9UPX0.2, 1.00E-8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114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GGGATCACATACACAACCTAAA R:CTAATAAAATATGCCATTTAGGAGACA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TTATCCAGAGTGAGTCACAT FAM:ATCCAGAGTGACTCAC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897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GCTTACATGAATGGTTTGCT R:GTCCATGTAATGAGTAGCCTCGT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CACGGTAATATGTCTG FAM:CACACGGTAATCTGTC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787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GATTCCGGACAGAGTACACACT R:TTTGGTGAAACTGTCCTGATGG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TTTTGCATCACTTATACAAT FAM:TTTTGCATCACTAATACA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7721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TTACCTTTGACGATTTTATTTTGTTGGA R:CCGTAATTAATAGAACAAAAGGACCATTG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TCAATATGTCATATAAAC FAM:TTCAATATGTCGTATAA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697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CCATGTGCTGCTTGATAACCAA R:AGCCATCCATTCACATCATCAT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CTAAATTCCGTGCAATAA FAM:CACTAAATTCCCTGCAAT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544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CAGAAATGAGTCCAGCGT R:TTAGAAGTATGCTGTGTGATGGA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GTTTCCAGAAGCTTTAT FAM:ATGTTTCCAGAAACTTT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Ots_RAD1485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TTGCTCAAGGGCACAGTA R:TGGTTCGAATACTGGAGCC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GGTGGGAAATGT FAM:ACAAGGTGAGAAAT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1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465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GGCCCAGGCATAGATCAA R:TGTGCCTTCTTCATCATCTTTATG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CTGGTGAGAATATATGTATC FAM:AGCTGGTGAGAATATTTGTA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452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TTAGGAATATACCTTTAATCTCT R:AAGACAACAGTTTATGTTTAATTGATCC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GGAACCAGATATGAACC FAM:TGGAACCAGATTTGAA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448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TGGTGTTCTTCATGGTGTTCTT R:CGTACCATCGTTAATGACCATCG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GCTTGCAAGCTG FAM:AGGCTTCCAAGC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218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AGCCACTCGGACAGAT R:CTTCTGACAGTTCTGAAATTCTTTG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AGTCACAGTTTCGTC FAM:AAGTCACAGGTTCG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183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TCAGACCACAATTTGGAGGATAAGT R:CCTAAGTGAATGTGTTTCAATTTAAAGTAAAC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GGCCTTACAAACTGT FAM:AGGCCTTACGAACT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1821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TAGGCAATTTTTTACATCGATGGCAAT R:TCATGTGCATATTTTTGTTTCATTTGATTTATA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GGTATATCAACTATTTAAAAG FAM:CAGGTATATCAACTATCTAAA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142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TACTGAGGACACACCAAAGC R:CTCTCATCAATATATTTCCCATTTGAGT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GAGGAGCACAATAT FAM:AATGAGGAACACAAT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80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75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GTAAAAAAAAGAGCCATGAACAAG R:GTTCGGCTCCTTTTACTTTGAATTTA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AGGTTCCTGCCTCC FAM:AGGTTCCAGCCT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68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TCTGTGTCCTGTCCTCAAAACTT R:AATGTGCATTCTGACTGACTGA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AACTTATTTGCTCGCTGC FAM:CAACTTATTTGCCCGCTG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47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ACTACTGACAGGAGATGAAATGCA R:CACGGTAACGAGAGATCAACTG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ACCCCCACAAGGAT FAM:AAAACCCCTACAAGGA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42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ACCCAGAAATCTGATGAAAGTGA R:AAAGGGCTTTATAACAATGGTTATCC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TGTGACAGAAATAC FAM:ATGTGACAAAAAT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391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ACTGCTGGACCTTTTGGA R:GAACCCTTGGTTGTGGTGTT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GAGAACGAAACCCT FAM:CAGAGAACAAAACC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38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CGTCACATTGATGTCAGATGGTTT R:GTGGTGATACAGTAATACAGCACGT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VIC:CCGGGCAATTGG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M:CCCGGGCCATTG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6PFW1.1, 5.00E-8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09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CGGGTGGCTGGTATTAAACATAAA R:GGTCTCTCTTCATGTAATGTTGTGGT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CACATCACAAGAAGAG FAM:CACATCACGAGAAG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85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GGTGCTTACATGAGGATCTAAC R:TACGAAGGGCTATATAAATCAATTTGATTTG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ATATATTTCCCTGTATGGTTC FAM:TTTCCCTGCATGGT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68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GGTGTAGAAGCCGGATGTG R:AATTGGGTTATGTACCTGGAGAACAT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ACCACGTTACCTCCTAGG FAM:CCACGTTACCACCTAG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68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AACGTCTATGAAAACATACA R:GTGTCCAAACTTTCGACTGGTA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TGTACCTTTTTTACATGTTC FAM:ACCTTTTTTGCATGT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03934.1, 5.00E-9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67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GGCGATGACCAAAAGC R:AAACACTAGATTTTATTAACTATGCAATTATG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TGGGTGGAAAGTTATG FAM:ATGGGTGGAATGTTA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59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TCCTCATTATTGAAACTCA R:GGTCAGGTCATACAGACAGGAA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GAAATGGCTATAAAC FAM:ACGAAATGGATATAA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44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GGTTGACTCACCGATCT R:TGAACTTTATGTATAATCATGATGTTACTGCAGTA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TTTCAACGTATACATTTG FAM:AATTTCAACGTATCCATT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4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35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ATTTTTACATTGTTTTAGGTACATTTTTAAGCG R:GGATTCGTTCAGCTAAGAGAGA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AGCTCTTCGCTCATT FAM:ACAGCTCTTCACTCA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25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CTCTGACCAAAAACTGTCTGT R:TGCCTGCAGCACAATCT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CCTGTGTGCATATAC FAM:TTTCCTGTGTACATAT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Ots_RAD2234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ATGAAGCTCTCTTACCAAATGTCACT R:GGCAGAGGACAGGAGAGG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TCCGTGCTACTATCC FAM:CGTGCTGCTAT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20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GTACAAATGGAAGGATATGATCAACCT R:TTATTATACAACATGATTATCATAATCTGCTCAT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ATAATCAACATACTTTACAATT FAM:AATCAACATACTGTACAA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4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15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CAGTGTTTGCGTGCAGTTTTG R:CTCTTGAAAAATGCAATTGAATTAC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CTGAACTACATAACTAC FAM:CTGAACTACAAAACT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10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F:GGCACGCAGCAGTATGC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:CGGTTGTTGTACGAGGATC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GAGCCCCTCTCCCT FAM:CAGAGCCCTTCTCC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48674.1, 5.00E-5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206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ACAGCCTGGTCTCATAATCTAGT R:AGTTAACCATACCAAAAGTAGCATGT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CAGGGATACATTTTT FAM:CAGGGATAAATTT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63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GAGGTTTAAAACATAGCAA R:AGGTTGATGTAAAGAAGCTGTTTTAC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TGGAGGAGGAACC FAM:CACTGGAGTAGGAA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703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ACCACACAAAACGCAGAAATA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:GGGCCCCAGTGTTC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AGGTAAGGCATGATTTA FAM:AGGTAAGGCACGATTT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73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CTTTTCTCCAATCGACTTGCTAGT R:ACATGGTCACTGTTGTTGTCTTA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TTTTGGATCTCCTTGTACAC FAM:TTTTGGATCTCCCTGTACA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75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ACCCCACGCTCACC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R:GTCTGAAGCTGGAGATGGAGAT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VIC:CCCCTCCTACCCCC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AM:CCCTCGTACCC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5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P23049.2, 7.00E-6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184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F:CGCTCAGCATTTGTGCACTTG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:AAGGGCCTCGGCATGTC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CATTGTGTATACCTCTCC FAM:CATTGTGTATCCCTCT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8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121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CCTTTCAGTCAGCAGTTTCCA R:GCAGTCTTGACACCGGTTATAAG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GTAATAAGCTGACCCCTTT FAM:AATAAGCTGGCCCCT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6097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CATTTTTGAGAGTAAATTGTGGCGAAT R:GGCATGACATTTGATAGCCTGTGT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GGTCCGTTTAATC FAM:CAAGGTCAGTTTAA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584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GTGTGCTGGAGATCTTCAC R:TGGTGTTGCCAGGGAACA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CTCTTTGAAGAAGTAG FAM:CCTCTTTGAAAAAGTA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573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TCATGGGTGAAATGTGACTCA R:TGCTTGACATAGAAACACCGGATT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GAAACATTTGTTTGTTTTT FAM:AGAAACATTTGTTTTTTT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6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510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CCCAAAGACCCTGAGTAC R:GCAGCACCTCTCCGTTAATG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GCTTCTCGCGCTGC FAM:CAGCTTCTCACGCTG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90X48.1, 2.00E-13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542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GAGCAATGCGGGAATGAAATAGAT R:TTTTAACTGTTTATTAGGCTATATCAT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AACAGCTGTGAGGCC FAM:CAGCTGCGAGG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518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CTATCCAGTCAGGGAAATCGA R:GCGCTTGATTAAGCACAACATTT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GAGGTAAACTCCTCCCC FAM:AGGTAAACCCCTCC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99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TGGCTGTGTAAATGTTGTGATAACAA R:AACACACAATTTAACACAAATGAGAGAATT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AAATTGTCTTAAAATATT FAM:AAAATTGTCTTGAAATAT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77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TGGTAAAGGAGCTCCTTAAACTT R:GGGCGATTACAGCAACCTTAAAG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TCAGATTTAGACCCTTTC FAM:AGTCAGATTTAGTCCCTTT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54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AGGAAGTGCCAAAGAGGTATGG R:CTGCACTTCACACACTTTATCAA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TGTGTTTTCTCGTTCATGC FAM:TGTGTTTTCTCCTTCATG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9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48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TGGGTTGGCATGGTTACA R:AGTACTTCCAACAGGCTTCAC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TCAGAACGAACACG FAM:CTCAGAACAAACAC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8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18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F:GGCCGTCTTCTCCTTGGT 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 xml:space="preserve">    </w:t>
            </w: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R:AACCGGATGGAGGAGATAG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GCATGGACTCACCCAGAA FAM:CATGGACTCGCCCAG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5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92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CCTGTCTGCAAGGAACTT R:GGGAAACTGAGGGTTCATAACATTTTATAT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TGTGTCCACACCAAAA FAM:CTGTGTCCACCCCAAAA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lastRenderedPageBreak/>
              <w:t>Ots_RAD385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TCTTTTCCTCTCTCCCTCTGA R:TCCACAGACTGTCCCAGA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GCACTGTAACCTTACTGT FAM:AGCACTGTAACCATACT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2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769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ATTGTCTGACACTAGTC R:TTGTGCAGAAATTCTTCGGTTGTG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AAACTCAGGTTCATCAGT FAM:CAAACTCAGGTACATCA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1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3766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TAAACACTTTACAAACATCCCTCCTT R:ACGATTTTAATAATAAGTGTAGTGAAATAAGAAGGATGA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GTTTCAGCCTAATAAGT FAM:CGTTTCAGCCTATTAAG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0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5335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GAGCTCAGGTGAATTTTGCAGTAT R:TGACCATTATTCACAGATCCCAGAC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CATCAACTCTACAATCC FAM:ATCAACTCAACAATCC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7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4438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GTCACCTATCACAGTGGAATCGA R:CCCTCAGGGTAGAATCCTCTCA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TCAGACGAACTCT FAM:CCTCAGACAAACTCT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67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75445.3, 1.00E-5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37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CCAGTTTCTATTCTTTGTTTCTTTGGTGTAG R:CGGATCAAACGTGTTAACTGAAAAAACA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CCCAAAATGCTTGCTTG FAM:CCAAAATGCATGCTTG</w:t>
            </w:r>
          </w:p>
        </w:tc>
        <w:tc>
          <w:tcPr>
            <w:tcW w:w="10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33</w:t>
            </w:r>
          </w:p>
        </w:tc>
        <w:tc>
          <w:tcPr>
            <w:tcW w:w="19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none</w:t>
            </w:r>
          </w:p>
        </w:tc>
      </w:tr>
      <w:tr w:rsidR="00E26075" w:rsidRPr="00CB61FF" w:rsidTr="00150C77">
        <w:trPr>
          <w:trHeight w:val="300"/>
        </w:trPr>
        <w:tc>
          <w:tcPr>
            <w:tcW w:w="13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Ots_RAD10412</w:t>
            </w:r>
          </w:p>
        </w:tc>
        <w:tc>
          <w:tcPr>
            <w:tcW w:w="48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F:TGCAGGAAACATGTTGCTATAATGTG R:GTAAGTGTAGTATTTTATTACATGTAGGAGACAGT</w:t>
            </w:r>
          </w:p>
        </w:tc>
        <w:tc>
          <w:tcPr>
            <w:tcW w:w="386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VIC:AAGTAGAAAGCAGTTGCC FAM:AAGTAGAAAGCCGTTGCC</w:t>
            </w:r>
          </w:p>
        </w:tc>
        <w:tc>
          <w:tcPr>
            <w:tcW w:w="10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749601798</w:t>
            </w:r>
          </w:p>
        </w:tc>
        <w:tc>
          <w:tcPr>
            <w:tcW w:w="19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:rsidR="00E26075" w:rsidRPr="00CB61FF" w:rsidRDefault="00E26075" w:rsidP="0062447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</w:pPr>
            <w:r w:rsidRPr="00CB61F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</w:rPr>
              <w:t>Q06AU4.1, 2.00E-15</w:t>
            </w:r>
          </w:p>
        </w:tc>
      </w:tr>
    </w:tbl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26075" w:rsidRDefault="00E26075" w:rsidP="003363B8">
      <w:pPr>
        <w:rPr>
          <w:rFonts w:ascii="Times New Roman" w:hAnsi="Times New Roman" w:cs="Times New Roman"/>
          <w:sz w:val="24"/>
          <w:szCs w:val="24"/>
        </w:rPr>
      </w:pPr>
    </w:p>
    <w:p w:rsidR="00E67CC8" w:rsidRDefault="00E67CC8" w:rsidP="00E67CC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E67CC8" w:rsidRDefault="00E67CC8" w:rsidP="00E67CC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E67CC8">
      <w:pPr>
        <w:rPr>
          <w:rFonts w:ascii="Times New Roman" w:hAnsi="Times New Roman" w:cs="Times New Roman"/>
          <w:color w:val="000000" w:themeColor="text1"/>
          <w:sz w:val="24"/>
          <w:szCs w:val="24"/>
        </w:rPr>
        <w:sectPr w:rsidR="008A0237" w:rsidSect="008A0237">
          <w:footerReference w:type="default" r:id="rId7"/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E67CC8" w:rsidRPr="000427C3" w:rsidRDefault="00E26075" w:rsidP="00E67CC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Table S3</w:t>
      </w:r>
      <w:r w:rsidR="00E67CC8" w:rsidRPr="009B24AF">
        <w:rPr>
          <w:rFonts w:ascii="Times New Roman" w:hAnsi="Times New Roman" w:cs="Times New Roman"/>
          <w:color w:val="000000" w:themeColor="text1"/>
          <w:sz w:val="24"/>
          <w:szCs w:val="24"/>
        </w:rPr>
        <w:t>: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List of 287 SNPs with source, whether the SNP was in the final </w:t>
      </w:r>
      <w:r w:rsidR="00E67CC8" w:rsidRPr="00EB401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</w:t>
      </w:r>
      <w:r w:rsidR="00E67CC8" w:rsidRPr="00EB4015">
        <w:rPr>
          <w:rFonts w:ascii="Times New Roman" w:hAnsi="Times New Roman" w:cs="Times New Roman"/>
          <w:bCs/>
          <w:color w:val="000000" w:themeColor="text1"/>
          <w:sz w:val="24"/>
          <w:szCs w:val="24"/>
          <w:vertAlign w:val="subscript"/>
        </w:rPr>
        <w:t>ST</w:t>
      </w:r>
      <w:r w:rsidR="00E67CC8" w:rsidRPr="00EB401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96</w:t>
      </w:r>
      <w:r w:rsidR="00E67CC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>panel, observed heterozygosity (</w:t>
      </w:r>
      <w:r w:rsidR="00E67CC8" w:rsidRPr="00AE3AB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</w:t>
      </w:r>
      <w:r w:rsidR="00E67CC8" w:rsidRPr="00AE3AB6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O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>), expected heterozygosity (</w:t>
      </w:r>
      <w:r w:rsidR="00E67CC8" w:rsidRPr="00AE3AB6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H</w:t>
      </w:r>
      <w:r w:rsidR="00E67CC8" w:rsidRPr="00AE3AB6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E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), overall </w:t>
      </w:r>
      <w:r w:rsidR="00E67CC8" w:rsidRPr="00286D09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</w:t>
      </w:r>
      <w:r w:rsidR="00E67CC8" w:rsidRPr="00286D09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ST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E67CC8" w:rsidRPr="00AE2C91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</w:t>
      </w:r>
      <w:r w:rsidR="00E67CC8" w:rsidRPr="00AE2C91"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ST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nk.  Sources are (a) this study</w:t>
      </w:r>
      <w:r w:rsidR="00D348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AD96)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(b) other studies</w:t>
      </w:r>
      <w:r w:rsidR="00D3482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CTC191)</w:t>
      </w:r>
      <w:r w:rsidR="000938D7">
        <w:rPr>
          <w:rFonts w:ascii="Times New Roman" w:hAnsi="Times New Roman" w:cs="Times New Roman"/>
          <w:color w:val="000000" w:themeColor="text1"/>
          <w:sz w:val="24"/>
          <w:szCs w:val="24"/>
        </w:rPr>
        <w:t>, reviewed in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>Warheit</w:t>
      </w:r>
      <w:proofErr w:type="spellEnd"/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t al. 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 ExcludeAuth="1"&gt;&lt;Author&gt;Warheit&lt;/Author&gt;&lt;Year&gt;2013&lt;/Year&gt;&lt;RecNum&gt;231&lt;/RecNum&gt;&lt;DisplayText&gt;(2013)&lt;/DisplayText&gt;&lt;record&gt;&lt;rec-number&gt;231&lt;/rec-number&gt;&lt;foreign-keys&gt;&lt;key app="EN" db-id="tdspw0ef8ezvsler05cxwp5hzt2zfr2x0aap"&gt;231&lt;/key&gt;&lt;/foreign-keys&gt;&lt;ref-type name="Journal Article"&gt;17&lt;/ref-type&gt;&lt;contributors&gt;&lt;authors&gt;&lt;author&gt;Warheit, K.&lt;/author&gt;&lt;author&gt;Seeb, L.W.&lt;/author&gt;&lt;author&gt;Templin, W. D.&lt;/author&gt;&lt;author&gt;Seeb, J. E.&lt;/author&gt;&lt;/authors&gt;&lt;/contributors&gt;&lt;titles&gt;&lt;title&gt;PSC Commissioner&amp;apos;s Chinook Letter of Agreement&lt;/title&gt;&lt;/titles&gt;&lt;dates&gt;&lt;year&gt;2013&lt;/year&gt;&lt;/dates&gt;&lt;urls&gt;&lt;/urls&gt;&lt;/record&gt;&lt;/Cite&gt;&lt;/EndNote&gt;</w:instrTex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E67CC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</w:t>
      </w:r>
      <w:hyperlink w:anchor="_ENREF_70" w:tooltip="Warheit, 2013 #231" w:history="1">
        <w:r w:rsidR="00E67CC8">
          <w:rPr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2013</w:t>
        </w:r>
      </w:hyperlink>
      <w:r w:rsidR="00E67CC8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)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 exact source.  All summary statistics were calculated on populations 1-24 (excluding population 2, see text).  Asterisks next to assay names denote markers that were removed because they were out of Hardy-Weinberg equilibrium or were in linkage disequilibrium with another locus.</w:t>
      </w:r>
      <w:r w:rsidR="007818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 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>NAs indicate the SNP was monomorphic in all populations sampled</w:t>
      </w:r>
      <w:r w:rsidR="0078181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 was out of </w:t>
      </w:r>
      <w:r w:rsidR="00407BF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rdy-Weinberg or linkage equilibrium </w:t>
      </w:r>
      <w:r w:rsidR="0078181D">
        <w:rPr>
          <w:rFonts w:ascii="Times New Roman" w:hAnsi="Times New Roman" w:cs="Times New Roman"/>
          <w:color w:val="000000" w:themeColor="text1"/>
          <w:sz w:val="24"/>
          <w:szCs w:val="24"/>
        </w:rPr>
        <w:t>and was not included in the ranking analysis</w:t>
      </w:r>
      <w:r w:rsidR="00E67CC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  <w:r w:rsidR="00E67CC8" w:rsidRPr="009B24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tbl>
      <w:tblPr>
        <w:tblW w:w="9105" w:type="dxa"/>
        <w:tblInd w:w="93" w:type="dxa"/>
        <w:tblLook w:val="04A0" w:firstRow="1" w:lastRow="0" w:firstColumn="1" w:lastColumn="0" w:noHBand="0" w:noVBand="1"/>
      </w:tblPr>
      <w:tblGrid>
        <w:gridCol w:w="960"/>
        <w:gridCol w:w="2360"/>
        <w:gridCol w:w="1185"/>
        <w:gridCol w:w="1195"/>
        <w:gridCol w:w="810"/>
        <w:gridCol w:w="810"/>
        <w:gridCol w:w="830"/>
        <w:gridCol w:w="692"/>
        <w:gridCol w:w="263"/>
      </w:tblGrid>
      <w:tr w:rsidR="00E67CC8" w:rsidRPr="000217CA" w:rsidTr="00FC4BE8">
        <w:trPr>
          <w:trHeight w:val="360"/>
          <w:tblHeader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Number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ssay Name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Source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bCs/>
                <w:color w:val="000000" w:themeColor="text1"/>
              </w:rPr>
              <w:t>F</w:t>
            </w:r>
            <w:r w:rsidRPr="000217CA">
              <w:rPr>
                <w:rFonts w:ascii="Times New Roman" w:hAnsi="Times New Roman" w:cs="Times New Roman"/>
                <w:bCs/>
                <w:color w:val="000000" w:themeColor="text1"/>
                <w:vertAlign w:val="subscript"/>
              </w:rPr>
              <w:t>ST</w:t>
            </w:r>
            <w:r w:rsidRPr="000217CA">
              <w:rPr>
                <w:rFonts w:ascii="Times New Roman" w:hAnsi="Times New Roman" w:cs="Times New Roman"/>
                <w:bCs/>
                <w:color w:val="000000" w:themeColor="text1"/>
              </w:rPr>
              <w:t>96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i/>
                <w:color w:val="000000"/>
              </w:rPr>
              <w:t>H</w:t>
            </w:r>
            <w:r w:rsidRPr="000217CA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</w:rPr>
              <w:t>O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i/>
                <w:color w:val="000000"/>
              </w:rPr>
              <w:t>H</w:t>
            </w:r>
            <w:r w:rsidRPr="000217CA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</w:rPr>
              <w:t>E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i/>
                <w:color w:val="000000"/>
              </w:rPr>
              <w:t>F</w:t>
            </w:r>
            <w:r w:rsidRPr="000217CA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</w:rPr>
              <w:t>ST</w:t>
            </w:r>
          </w:p>
        </w:tc>
        <w:tc>
          <w:tcPr>
            <w:tcW w:w="955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E67CC8" w:rsidRPr="000217CA" w:rsidRDefault="00E67CC8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i/>
                <w:color w:val="000000"/>
              </w:rPr>
              <w:t>F</w:t>
            </w:r>
            <w:r w:rsidRPr="000217CA">
              <w:rPr>
                <w:rFonts w:ascii="Times New Roman" w:eastAsia="Times New Roman" w:hAnsi="Times New Roman" w:cs="Times New Roman"/>
                <w:i/>
                <w:color w:val="000000"/>
                <w:vertAlign w:val="subscript"/>
              </w:rPr>
              <w:t>ST</w:t>
            </w:r>
            <w:r w:rsidRPr="000217CA">
              <w:rPr>
                <w:rFonts w:ascii="Times New Roman" w:eastAsia="Times New Roman" w:hAnsi="Times New Roman" w:cs="Times New Roman"/>
                <w:color w:val="000000"/>
              </w:rPr>
              <w:t xml:space="preserve"> rank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36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1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542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6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61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8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14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8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7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6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9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4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85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8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7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3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4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9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4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6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0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28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4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50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60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3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51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9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40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25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09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4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97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75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5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70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1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2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53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6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03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7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3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856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7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844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835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0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769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0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716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4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714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7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58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5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80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3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144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5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04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5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12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5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5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654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231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5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1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197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5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114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3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897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0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787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6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77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1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697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7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544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0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3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485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1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9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46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452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1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8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448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3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3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2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218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9</w:t>
            </w:r>
          </w:p>
        </w:tc>
      </w:tr>
      <w:tr w:rsidR="000217CA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4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183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217CA" w:rsidRPr="000217CA" w:rsidRDefault="000217CA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0217CA" w:rsidRPr="000217CA" w:rsidRDefault="000217CA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5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1821*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14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75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68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47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4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39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38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2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09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5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85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68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68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67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59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44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35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25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23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20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6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1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10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2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206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63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70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3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73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75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18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1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2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7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609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7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584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573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2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51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542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518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99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77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54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4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48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18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8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9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85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76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76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533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443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37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041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a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0884-28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5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1119-38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9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1554-40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1704-14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3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3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2213-21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2414-39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2420-49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2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2457-13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2801-30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10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2867-60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3041-5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3122-18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0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4063-13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4415-8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4569-8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1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5105-61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5132-20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5385-4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5407-11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6499-7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6747-23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7074-28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1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7285-9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7806-8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8007-20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7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8390-32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8735-30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8820-33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9525-81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1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09693-39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0064-38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0201-3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2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0495-38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0551-6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0689-21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1084b-619*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1666-408*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13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1681-65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2301-4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5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5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2419-13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4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4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2820-28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2876-37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2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3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3242-21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3457-4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5987-3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3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3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7242-13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7259-27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7432-40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8175-47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18205-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2414-5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3048-5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4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3921-11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4774-47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7236-6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0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7760-56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5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8302-5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8693-4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8757-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9144-47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9170-68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29458-45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1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1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5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30720-9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31460-58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131906-14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16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4857-23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4903-9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6222-5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6500-18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6899-35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7077-17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99550-20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9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6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ldB1-12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ldb-177M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LDBINT1-SNP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RNT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rp-43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snRS-6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aspat-19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BMP2-SNP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brp16-6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4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3N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7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ath_D14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CR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5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D59-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D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1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irpA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cox1-24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0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0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DDX5-17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DESMIN19-SNP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E2-27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0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EndoRB1-48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8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EP-52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8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19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Est13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Est74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9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ETIF1A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FARSLA-22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5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5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3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FGF6A*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FGF6B_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CSH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5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DH-81x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H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5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19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PDH-33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PH-31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ST-20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2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GTH2B-5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FABP-3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MGB1-7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nRNPL-53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8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sc71-5'-45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sp27b-1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sp90a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0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SP90B-100*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624477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HSP90B-38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6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GF-I-1-7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karos-2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L1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8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8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l13Ra2B-3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l-1racp-16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L8R_C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8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IsoT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2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21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LWSop-63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8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8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1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apK-3'-30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2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2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apKpr-15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HC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1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HC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3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TA-SNP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ybp-8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yc-36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yo1a-38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1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0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5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myoD-36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4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5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NAML12-SNP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2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nelfd-16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4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49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NFYB-14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nkef-19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NOD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5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ntl-25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Ots311-101x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4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2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450-28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5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2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4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arp3-28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3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GK-5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op5-9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8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pie-24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Prl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3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2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104-3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1832-3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3513-49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9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6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24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7936-5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4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8200-4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2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6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D9480-51*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NA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4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AG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edd1-18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6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RFC2-55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S7-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SClkF2R2-13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5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SL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1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stk6-51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SWS1op-182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APBP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1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2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9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7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CTA-5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6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5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F1-SNP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4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f-354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5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GFB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hio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7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8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LR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50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9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0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proofErr w:type="spellStart"/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nsf</w:t>
            </w:r>
            <w:proofErr w:type="spellEnd"/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7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px2-1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3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4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txnip-32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1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07-1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17-13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6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18-378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3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-0.001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4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19-26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25-32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49-29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6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7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2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53-13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77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6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76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lastRenderedPageBreak/>
              <w:t>27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07-57-12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1002-7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1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57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20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1007-124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yes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9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15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7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202-16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2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03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8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211-8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33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32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4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8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79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2362-22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0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8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3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0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2362-330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28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26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8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97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1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2446-123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45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421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2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6-75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2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2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2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218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3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nk52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314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295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24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4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USMG5-67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5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vatf-251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0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A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6</w:t>
            </w:r>
          </w:p>
        </w:tc>
        <w:tc>
          <w:tcPr>
            <w:tcW w:w="2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zn593-346</w:t>
            </w:r>
          </w:p>
        </w:tc>
        <w:tc>
          <w:tcPr>
            <w:tcW w:w="1185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000</w:t>
            </w:r>
          </w:p>
        </w:tc>
        <w:tc>
          <w:tcPr>
            <w:tcW w:w="8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6</w:t>
            </w:r>
          </w:p>
        </w:tc>
        <w:tc>
          <w:tcPr>
            <w:tcW w:w="692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35</w:t>
            </w:r>
          </w:p>
        </w:tc>
      </w:tr>
      <w:tr w:rsidR="00E636D5" w:rsidRPr="000217CA" w:rsidTr="00E636D5">
        <w:trPr>
          <w:gridAfter w:val="1"/>
          <w:wAfter w:w="263" w:type="dxa"/>
          <w:trHeight w:val="300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287</w:t>
            </w:r>
          </w:p>
        </w:tc>
        <w:tc>
          <w:tcPr>
            <w:tcW w:w="2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Ots_zP3b-215</w:t>
            </w:r>
          </w:p>
        </w:tc>
        <w:tc>
          <w:tcPr>
            <w:tcW w:w="1185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b</w:t>
            </w:r>
          </w:p>
        </w:tc>
        <w:tc>
          <w:tcPr>
            <w:tcW w:w="11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0217CA">
            <w:pPr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no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39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</w:rPr>
            </w:pPr>
            <w:r w:rsidRPr="000217CA">
              <w:rPr>
                <w:rFonts w:ascii="Times New Roman" w:eastAsia="Times New Roman" w:hAnsi="Times New Roman" w:cs="Times New Roman"/>
                <w:color w:val="000000"/>
              </w:rPr>
              <w:t>0.14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636D5" w:rsidRPr="000217CA" w:rsidRDefault="00E636D5" w:rsidP="00E636D5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0.003</w:t>
            </w:r>
          </w:p>
        </w:tc>
        <w:tc>
          <w:tcPr>
            <w:tcW w:w="69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E636D5" w:rsidRPr="000217CA" w:rsidRDefault="00E636D5" w:rsidP="000217CA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</w:rPr>
            </w:pPr>
            <w:r w:rsidRPr="000217CA">
              <w:rPr>
                <w:rFonts w:ascii="Times New Roman" w:hAnsi="Times New Roman" w:cs="Times New Roman"/>
                <w:color w:val="000000"/>
              </w:rPr>
              <w:t>194</w:t>
            </w:r>
          </w:p>
        </w:tc>
      </w:tr>
    </w:tbl>
    <w:p w:rsidR="003363B8" w:rsidRDefault="003363B8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A0237" w:rsidRDefault="008A0237" w:rsidP="003363B8">
      <w:pPr>
        <w:spacing w:after="0" w:line="48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_GoBack"/>
      <w:bookmarkEnd w:id="0"/>
    </w:p>
    <w:sectPr w:rsidR="008A0237" w:rsidSect="008A02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24477" w:rsidRDefault="00624477">
      <w:pPr>
        <w:spacing w:after="0" w:line="240" w:lineRule="auto"/>
      </w:pPr>
      <w:r>
        <w:separator/>
      </w:r>
    </w:p>
  </w:endnote>
  <w:endnote w:type="continuationSeparator" w:id="0">
    <w:p w:rsidR="00624477" w:rsidRDefault="006244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27628836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624477" w:rsidRDefault="00624477"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37D82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:rsidR="00624477" w:rsidRDefault="00624477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24477" w:rsidRDefault="00624477">
      <w:pPr>
        <w:spacing w:after="0" w:line="240" w:lineRule="auto"/>
      </w:pPr>
      <w:r>
        <w:separator/>
      </w:r>
    </w:p>
  </w:footnote>
  <w:footnote w:type="continuationSeparator" w:id="0">
    <w:p w:rsidR="00624477" w:rsidRDefault="0062447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63B8"/>
    <w:rsid w:val="000217CA"/>
    <w:rsid w:val="00034720"/>
    <w:rsid w:val="00083BFB"/>
    <w:rsid w:val="000938D7"/>
    <w:rsid w:val="000D2D5C"/>
    <w:rsid w:val="00150C77"/>
    <w:rsid w:val="001707F7"/>
    <w:rsid w:val="003363B8"/>
    <w:rsid w:val="003C390F"/>
    <w:rsid w:val="00407BF4"/>
    <w:rsid w:val="00421E1F"/>
    <w:rsid w:val="00624477"/>
    <w:rsid w:val="006A74A4"/>
    <w:rsid w:val="0078181D"/>
    <w:rsid w:val="00853C99"/>
    <w:rsid w:val="008A0237"/>
    <w:rsid w:val="008B132E"/>
    <w:rsid w:val="00920F0C"/>
    <w:rsid w:val="009F3941"/>
    <w:rsid w:val="00A37D82"/>
    <w:rsid w:val="00A64032"/>
    <w:rsid w:val="00AE2C91"/>
    <w:rsid w:val="00B16112"/>
    <w:rsid w:val="00CB706E"/>
    <w:rsid w:val="00D34821"/>
    <w:rsid w:val="00E26075"/>
    <w:rsid w:val="00E636D5"/>
    <w:rsid w:val="00E67CC8"/>
    <w:rsid w:val="00FC4B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63B8"/>
  </w:style>
  <w:style w:type="paragraph" w:styleId="Heading1">
    <w:name w:val="heading 1"/>
    <w:basedOn w:val="Normal"/>
    <w:next w:val="Normal"/>
    <w:link w:val="Heading1Char"/>
    <w:uiPriority w:val="9"/>
    <w:qFormat/>
    <w:rsid w:val="003363B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63B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63B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63B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363B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363B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3363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63B8"/>
  </w:style>
  <w:style w:type="paragraph" w:styleId="Footer">
    <w:name w:val="footer"/>
    <w:basedOn w:val="Normal"/>
    <w:link w:val="FooterChar"/>
    <w:uiPriority w:val="99"/>
    <w:unhideWhenUsed/>
    <w:rsid w:val="003363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63B8"/>
  </w:style>
  <w:style w:type="character" w:styleId="LineNumber">
    <w:name w:val="line number"/>
    <w:basedOn w:val="DefaultParagraphFont"/>
    <w:uiPriority w:val="99"/>
    <w:semiHidden/>
    <w:unhideWhenUsed/>
    <w:rsid w:val="003363B8"/>
  </w:style>
  <w:style w:type="character" w:styleId="Hyperlink">
    <w:name w:val="Hyperlink"/>
    <w:uiPriority w:val="99"/>
    <w:rsid w:val="003363B8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63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3B8"/>
    <w:rPr>
      <w:rFonts w:ascii="Tahoma" w:hAnsi="Tahoma" w:cs="Tahoma"/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63B8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63B8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363B8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63B8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63B8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3363B8"/>
    <w:rPr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363B8"/>
    <w:rPr>
      <w:sz w:val="16"/>
      <w:szCs w:val="16"/>
    </w:rPr>
  </w:style>
  <w:style w:type="table" w:styleId="TableGrid">
    <w:name w:val="Table Grid"/>
    <w:basedOn w:val="TableNormal"/>
    <w:uiPriority w:val="59"/>
    <w:rsid w:val="003363B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3363B8"/>
    <w:rPr>
      <w:color w:val="800080"/>
      <w:u w:val="single"/>
    </w:rPr>
  </w:style>
  <w:style w:type="paragraph" w:customStyle="1" w:styleId="font5">
    <w:name w:val="font5"/>
    <w:basedOn w:val="Normal"/>
    <w:rsid w:val="003363B8"/>
    <w:pPr>
      <w:spacing w:before="100" w:beforeAutospacing="1" w:after="100" w:afterAutospacing="1" w:line="240" w:lineRule="auto"/>
    </w:pPr>
    <w:rPr>
      <w:rFonts w:ascii="Cambria" w:eastAsia="Times New Roman" w:hAnsi="Cambria" w:cs="Times New Roman"/>
      <w:color w:val="000000"/>
    </w:rPr>
  </w:style>
  <w:style w:type="paragraph" w:customStyle="1" w:styleId="font6">
    <w:name w:val="font6"/>
    <w:basedOn w:val="Normal"/>
    <w:rsid w:val="003363B8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</w:rPr>
  </w:style>
  <w:style w:type="paragraph" w:customStyle="1" w:styleId="xl66">
    <w:name w:val="xl66"/>
    <w:basedOn w:val="Normal"/>
    <w:rsid w:val="003363B8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3363B8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3363B8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363B8"/>
  </w:style>
  <w:style w:type="paragraph" w:styleId="Heading1">
    <w:name w:val="heading 1"/>
    <w:basedOn w:val="Normal"/>
    <w:next w:val="Normal"/>
    <w:link w:val="Heading1Char"/>
    <w:uiPriority w:val="9"/>
    <w:qFormat/>
    <w:rsid w:val="003363B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363B8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63B8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363B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3363B8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363B8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3363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63B8"/>
  </w:style>
  <w:style w:type="paragraph" w:styleId="Footer">
    <w:name w:val="footer"/>
    <w:basedOn w:val="Normal"/>
    <w:link w:val="FooterChar"/>
    <w:uiPriority w:val="99"/>
    <w:unhideWhenUsed/>
    <w:rsid w:val="003363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363B8"/>
  </w:style>
  <w:style w:type="character" w:styleId="LineNumber">
    <w:name w:val="line number"/>
    <w:basedOn w:val="DefaultParagraphFont"/>
    <w:uiPriority w:val="99"/>
    <w:semiHidden/>
    <w:unhideWhenUsed/>
    <w:rsid w:val="003363B8"/>
  </w:style>
  <w:style w:type="character" w:styleId="Hyperlink">
    <w:name w:val="Hyperlink"/>
    <w:uiPriority w:val="99"/>
    <w:rsid w:val="003363B8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363B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3B8"/>
    <w:rPr>
      <w:rFonts w:ascii="Tahoma" w:hAnsi="Tahoma" w:cs="Tahoma"/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363B8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363B8"/>
    <w:pPr>
      <w:spacing w:line="240" w:lineRule="auto"/>
    </w:pPr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3363B8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63B8"/>
    <w:rPr>
      <w:b/>
      <w:bCs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63B8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3363B8"/>
    <w:rPr>
      <w:b/>
      <w:bCs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3363B8"/>
    <w:rPr>
      <w:sz w:val="16"/>
      <w:szCs w:val="16"/>
    </w:rPr>
  </w:style>
  <w:style w:type="table" w:styleId="TableGrid">
    <w:name w:val="Table Grid"/>
    <w:basedOn w:val="TableNormal"/>
    <w:uiPriority w:val="59"/>
    <w:rsid w:val="003363B8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FollowedHyperlink">
    <w:name w:val="FollowedHyperlink"/>
    <w:basedOn w:val="DefaultParagraphFont"/>
    <w:uiPriority w:val="99"/>
    <w:semiHidden/>
    <w:unhideWhenUsed/>
    <w:rsid w:val="003363B8"/>
    <w:rPr>
      <w:color w:val="800080"/>
      <w:u w:val="single"/>
    </w:rPr>
  </w:style>
  <w:style w:type="paragraph" w:customStyle="1" w:styleId="font5">
    <w:name w:val="font5"/>
    <w:basedOn w:val="Normal"/>
    <w:rsid w:val="003363B8"/>
    <w:pPr>
      <w:spacing w:before="100" w:beforeAutospacing="1" w:after="100" w:afterAutospacing="1" w:line="240" w:lineRule="auto"/>
    </w:pPr>
    <w:rPr>
      <w:rFonts w:ascii="Cambria" w:eastAsia="Times New Roman" w:hAnsi="Cambria" w:cs="Times New Roman"/>
      <w:color w:val="000000"/>
    </w:rPr>
  </w:style>
  <w:style w:type="paragraph" w:customStyle="1" w:styleId="font6">
    <w:name w:val="font6"/>
    <w:basedOn w:val="Normal"/>
    <w:rsid w:val="003363B8"/>
    <w:pPr>
      <w:spacing w:before="100" w:beforeAutospacing="1" w:after="100" w:afterAutospacing="1" w:line="240" w:lineRule="auto"/>
    </w:pPr>
    <w:rPr>
      <w:rFonts w:ascii="Calibri" w:eastAsia="Times New Roman" w:hAnsi="Calibri" w:cs="Times New Roman"/>
      <w:color w:val="000000"/>
    </w:rPr>
  </w:style>
  <w:style w:type="paragraph" w:customStyle="1" w:styleId="xl66">
    <w:name w:val="xl66"/>
    <w:basedOn w:val="Normal"/>
    <w:rsid w:val="003363B8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7">
    <w:name w:val="xl67"/>
    <w:basedOn w:val="Normal"/>
    <w:rsid w:val="003363B8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Revision">
    <w:name w:val="Revision"/>
    <w:hidden/>
    <w:uiPriority w:val="99"/>
    <w:semiHidden/>
    <w:rsid w:val="003363B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95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0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34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21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53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1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6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09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57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16</Pages>
  <Words>4050</Words>
  <Characters>23088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es Larson</dc:creator>
  <cp:lastModifiedBy>Wes Larson</cp:lastModifiedBy>
  <cp:revision>16</cp:revision>
  <dcterms:created xsi:type="dcterms:W3CDTF">2013-07-30T20:14:00Z</dcterms:created>
  <dcterms:modified xsi:type="dcterms:W3CDTF">2013-12-17T19:53:00Z</dcterms:modified>
</cp:coreProperties>
</file>